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911F08">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911F08">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492D74" w:rsidRDefault="00D91DFF" w:rsidP="00500690">
      <w:pPr>
        <w:ind w:firstLine="720"/>
      </w:pPr>
      <w:bookmarkStart w:id="1" w:name="_GoBack"/>
      <w:bookmarkEnd w:id="1"/>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 and less expensive then exciting credit / debit system and popularity and use have been 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 has been invested in the development of systems to support the mass adoption of crypto currencies.  It is our intention to join this growing community and provide an extremely important service.</w:t>
      </w:r>
    </w:p>
    <w:p w:rsidR="00C331D7" w:rsidRDefault="00C331D7" w:rsidP="00A71C1F">
      <w:r>
        <w:tab/>
        <w:t xml:space="preserve">To support the growth of crypto currencies Currency Exchange will establish a currency </w:t>
      </w:r>
      <w:r>
        <w:lastRenderedPageBreak/>
        <w:t>exchange in New York</w:t>
      </w:r>
      <w:r w:rsidR="00204432">
        <w:t>.  The association with the online black market and Silk Road and the collapse of the largest Bitcoin exchange has led to wide spread mistrust of crypto currencies.  Rebuilding public trust is critical to the success of the exchange therefore we will operate under the BitLicens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Scattered throughout the world, 10 crypto exchanges account for 95% of daily volume.  O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 funds entrusted to the exchange.</w:t>
      </w:r>
    </w:p>
    <w:p w:rsidR="00102CD7" w:rsidRDefault="00BA6EDC" w:rsidP="00A71C1F">
      <w:r>
        <w:tab/>
        <w:t>The bitcoin community is segmented into three groups; people wanting to buy bitcoin, people wanting to sell bitcoin and traders looking for profit.  Buyers of bitcoin include people how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w:t>
      </w:r>
      <w:r w:rsidR="00102CD7">
        <w:lastRenderedPageBreak/>
        <w:t>merchants who except Bitcoin make up the people looking to sell bitcoin.  High price volatility coupled with active markets creates a good environment for algorithmic traders to make profit.  Ther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gagement in social media.  The b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w:t>
      </w:r>
      <w:r w:rsidR="00911F08">
        <w:lastRenderedPageBreak/>
        <w:t>been highly used we will test various print markets to assess weather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It is our goal to obtain 1 million customers and 5% total trading volume by the end of third year of operation.  We project a 500,000 dollar loss for the first year and a 100,000 profit in year two.  Year three we expect 300,000 in profit with an annual growth of between 5 and 10% 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2" w:name="_Toc437701335"/>
      <w:r>
        <w:t>Mission Statement</w:t>
      </w:r>
      <w:bookmarkEnd w:id="2"/>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lastRenderedPageBreak/>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3" w:name="_Toc437701336"/>
      <w:r>
        <w:t>Core Competency</w:t>
      </w:r>
      <w:bookmarkEnd w:id="3"/>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4" w:name="_Toc437701337"/>
      <w:r>
        <w:t>Industry Analysis</w:t>
      </w:r>
      <w:bookmarkEnd w:id="4"/>
    </w:p>
    <w:p w:rsidR="00120532" w:rsidRDefault="00120532" w:rsidP="00120532">
      <w:pPr>
        <w:pStyle w:val="Heading2"/>
      </w:pPr>
      <w:bookmarkStart w:id="5" w:name="_Toc437701338"/>
      <w:r>
        <w:t>NAICS</w:t>
      </w:r>
      <w:bookmarkEnd w:id="5"/>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 xml:space="preserve">This industry comprises establishments primarily engaged in furnishing physical or </w:t>
      </w:r>
      <w:r w:rsidR="00407B9A" w:rsidRPr="00407B9A">
        <w:lastRenderedPageBreak/>
        <w:t>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6" w:name="_Toc437701339"/>
      <w:r>
        <w:t>Industry history</w:t>
      </w:r>
      <w:bookmarkEnd w:id="6"/>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 xml:space="preserve">Yuan).  However in 2009 Satoshi </w:t>
      </w:r>
      <w:proofErr w:type="spellStart"/>
      <w:r w:rsidR="00BA2977">
        <w:t>Nakamoto</w:t>
      </w:r>
      <w:proofErr w:type="spellEnd"/>
      <w:r w:rsidR="00BA2977">
        <w:t xml:space="preserve"> introduced a new non-government currency.</w:t>
      </w:r>
    </w:p>
    <w:p w:rsidR="00D967B2" w:rsidRDefault="00D967B2" w:rsidP="00A71C1F">
      <w:pPr>
        <w:ind w:firstLine="720"/>
        <w:rPr>
          <w:b/>
          <w:bCs/>
        </w:rPr>
      </w:pPr>
      <w:r>
        <w:t>“</w:t>
      </w:r>
      <w:r w:rsidRPr="00D967B2">
        <w:t xml:space="preserve">Bitcoin is the first implementation of a concept called "cryptocurrency", which was first described in 1998 by Wei Dai on the </w:t>
      </w:r>
      <w:proofErr w:type="spellStart"/>
      <w:r w:rsidRPr="00D967B2">
        <w:t>cypherpunks</w:t>
      </w:r>
      <w:proofErr w:type="spellEnd"/>
      <w:r w:rsidRPr="00D967B2">
        <w:t xml:space="preserve"> mailing list, suggesting the idea of a new form of money that uses cryptography to control its creation and transactions, rather than a central authority. The first Bitcoin specification and proof of concept was published in 2009 in a cryptography mailing list by Satoshi </w:t>
      </w:r>
      <w:proofErr w:type="spellStart"/>
      <w:r w:rsidRPr="00D967B2">
        <w:t>Nakamoto</w:t>
      </w:r>
      <w:proofErr w:type="spellEnd"/>
      <w:r w:rsidRPr="00D967B2">
        <w:t xml:space="preserve">. Satoshi left the project in late 2010 without revealing much about </w:t>
      </w:r>
      <w:proofErr w:type="gramStart"/>
      <w:r w:rsidRPr="00D967B2">
        <w:t>himself</w:t>
      </w:r>
      <w:proofErr w:type="gramEnd"/>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7" w:name="_Toc437701340"/>
      <w:r>
        <w:t>Industry profile</w:t>
      </w:r>
      <w:bookmarkEnd w:id="7"/>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w:t>
      </w:r>
      <w:proofErr w:type="spellStart"/>
      <w:r w:rsidR="00A14F78">
        <w:t>MtGox</w:t>
      </w:r>
      <w:proofErr w:type="spellEnd"/>
      <w:r w:rsidR="00A14F78">
        <w:t xml:space="preserve"> was established as a currency exchange where customers could go to </w:t>
      </w:r>
      <w:r w:rsidR="00A14F78">
        <w:lastRenderedPageBreak/>
        <w:t>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w:t>
      </w:r>
      <w:proofErr w:type="spellStart"/>
      <w:r w:rsidR="00232639">
        <w:t>Cryptsy</w:t>
      </w:r>
      <w:proofErr w:type="spellEnd"/>
      <w:r w:rsidR="00232639">
        <w:t>,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8" w:name="_Toc437701341"/>
      <w:r>
        <w:t>STEP Analysis</w:t>
      </w:r>
      <w:bookmarkEnd w:id="8"/>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w:t>
            </w:r>
            <w:r w:rsidR="001F5003">
              <w:lastRenderedPageBreak/>
              <w:t xml:space="preserve">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proofErr w:type="spellStart"/>
            <w:r w:rsidR="0009123F">
              <w:t>Blockchain</w:t>
            </w:r>
            <w:proofErr w:type="spellEnd"/>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w:t>
            </w:r>
            <w:proofErr w:type="spellStart"/>
            <w:r w:rsidR="0009123F">
              <w:t>blockchain</w:t>
            </w:r>
            <w:proofErr w:type="spellEnd"/>
            <w:r w:rsidR="0009123F">
              <w:t xml:space="preserve"> technology.  </w:t>
            </w:r>
            <w:proofErr w:type="spellStart"/>
            <w:r w:rsidR="0009123F">
              <w:t>Blockchain</w:t>
            </w:r>
            <w:proofErr w:type="spellEnd"/>
            <w:r w:rsidR="0009123F">
              <w:t xml:space="preserve">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9" w:name="_Toc437701342"/>
      <w:r>
        <w:lastRenderedPageBreak/>
        <w:t xml:space="preserve">Michael </w:t>
      </w:r>
      <w:r w:rsidR="00120532">
        <w:t>Porter’s Five Forces</w:t>
      </w:r>
      <w:bookmarkEnd w:id="9"/>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10" w:name="_Toc437701343"/>
      <w:r w:rsidRPr="00A410DE">
        <w:t>Competitor Analysis</w:t>
      </w:r>
      <w:bookmarkEnd w:id="10"/>
    </w:p>
    <w:p w:rsidR="00A410DE" w:rsidRDefault="00A410DE" w:rsidP="00A410DE">
      <w:pPr>
        <w:pStyle w:val="Heading2"/>
      </w:pPr>
      <w:bookmarkStart w:id="11" w:name="_Toc431153801"/>
      <w:bookmarkStart w:id="12" w:name="_Toc437701344"/>
      <w:r>
        <w:t>Bitstamp</w:t>
      </w:r>
      <w:bookmarkEnd w:id="11"/>
      <w:bookmarkEnd w:id="12"/>
    </w:p>
    <w:p w:rsidR="00A410DE" w:rsidRPr="00AE557E" w:rsidRDefault="00A410DE" w:rsidP="00AE557E">
      <w:pPr>
        <w:ind w:firstLine="720"/>
        <w:rPr>
          <w:b/>
        </w:rPr>
      </w:pPr>
      <w:bookmarkStart w:id="13" w:name="_Toc431153802"/>
      <w:r w:rsidRPr="00AE557E">
        <w:rPr>
          <w:b/>
        </w:rPr>
        <w:t>Basic Information</w:t>
      </w:r>
      <w:bookmarkEnd w:id="13"/>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w:t>
      </w:r>
      <w:proofErr w:type="spellStart"/>
      <w:r w:rsidRPr="004D1D8B">
        <w:t>MtGox</w:t>
      </w:r>
      <w:proofErr w:type="spellEnd"/>
      <w:r w:rsidRPr="004D1D8B">
        <w:t xml:space="preserve">, and is now the largest exchange by trading volume. Its banking is based in Slovenia but the exchanges headquarters are in London. Since its move to the UK and particularly since </w:t>
      </w:r>
      <w:proofErr w:type="spellStart"/>
      <w:r w:rsidRPr="004D1D8B">
        <w:t>MtGox’s</w:t>
      </w:r>
      <w:proofErr w:type="spellEnd"/>
      <w:r w:rsidRPr="004D1D8B">
        <w:t xml:space="preserve"> </w:t>
      </w:r>
      <w:r w:rsidRPr="004D1D8B">
        <w:lastRenderedPageBreak/>
        <w:t xml:space="preserve">bankruptcy, Bitstamp has strived to be as transparent and well-regulated </w:t>
      </w:r>
      <w:r>
        <w:t xml:space="preserve">as possible. Its CEO </w:t>
      </w:r>
      <w:proofErr w:type="spellStart"/>
      <w:r>
        <w:t>Nejc</w:t>
      </w:r>
      <w:proofErr w:type="spellEnd"/>
      <w:r>
        <w:t xml:space="preserve"> </w:t>
      </w:r>
      <w:proofErr w:type="spellStart"/>
      <w:r>
        <w:t>Kodric</w:t>
      </w:r>
      <w:proofErr w:type="spellEnd"/>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w:t>
      </w:r>
      <w:proofErr w:type="spellStart"/>
      <w:r>
        <w:t>MtGox</w:t>
      </w:r>
      <w:proofErr w:type="spellEnd"/>
      <w:r>
        <w:t xml:space="preserve">,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w:t>
      </w:r>
      <w:proofErr w:type="spellStart"/>
      <w:r>
        <w:t>Nejc</w:t>
      </w:r>
      <w:proofErr w:type="spellEnd"/>
      <w:r>
        <w:t xml:space="preserve"> </w:t>
      </w:r>
      <w:proofErr w:type="spellStart"/>
      <w:r>
        <w:t>Kodric</w:t>
      </w:r>
      <w:proofErr w:type="spellEnd"/>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 xml:space="preserve">At the end of 2013, hedge fund </w:t>
      </w:r>
      <w:proofErr w:type="spellStart"/>
      <w:r w:rsidRPr="004D1D8B">
        <w:t>Pantera</w:t>
      </w:r>
      <w:proofErr w:type="spellEnd"/>
      <w:r w:rsidRPr="004D1D8B">
        <w:t xml:space="preserve">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proofErr w:type="spellStart"/>
      <w:r w:rsidRPr="004D1D8B">
        <w:t>Pantera</w:t>
      </w:r>
      <w:proofErr w:type="spellEnd"/>
      <w:r w:rsidRPr="004D1D8B">
        <w:t xml:space="preserve">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4" w:name="_Toc431153803"/>
      <w:r w:rsidRPr="00AE557E">
        <w:rPr>
          <w:b/>
        </w:rPr>
        <w:t>Product</w:t>
      </w:r>
      <w:bookmarkEnd w:id="14"/>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5" w:name="_Toc431153804"/>
      <w:r w:rsidRPr="00AE557E">
        <w:rPr>
          <w:b/>
        </w:rPr>
        <w:t>Place</w:t>
      </w:r>
      <w:bookmarkEnd w:id="15"/>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6" w:name="_Toc431153805"/>
      <w:r w:rsidRPr="00AE557E">
        <w:rPr>
          <w:b/>
        </w:rPr>
        <w:t>Promotion</w:t>
      </w:r>
      <w:bookmarkEnd w:id="16"/>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7" w:name="_Toc431153806"/>
      <w:r w:rsidRPr="00AE557E">
        <w:rPr>
          <w:b/>
        </w:rPr>
        <w:t>Price</w:t>
      </w:r>
      <w:bookmarkEnd w:id="17"/>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8" w:name="_Toc431153807"/>
      <w:bookmarkStart w:id="19" w:name="_Toc437701345"/>
      <w:proofErr w:type="spellStart"/>
      <w:r>
        <w:t>Bitfinex</w:t>
      </w:r>
      <w:bookmarkEnd w:id="18"/>
      <w:bookmarkEnd w:id="19"/>
      <w:proofErr w:type="spellEnd"/>
    </w:p>
    <w:p w:rsidR="00A410DE" w:rsidRPr="00AE557E" w:rsidRDefault="00A410DE" w:rsidP="00AE557E">
      <w:pPr>
        <w:ind w:firstLine="720"/>
        <w:rPr>
          <w:b/>
        </w:rPr>
      </w:pPr>
      <w:bookmarkStart w:id="20" w:name="_Toc431153808"/>
      <w:r w:rsidRPr="00AE557E">
        <w:rPr>
          <w:b/>
        </w:rPr>
        <w:t>Basic Information</w:t>
      </w:r>
      <w:bookmarkEnd w:id="20"/>
    </w:p>
    <w:p w:rsidR="00A410DE" w:rsidRPr="009511B9" w:rsidRDefault="00A410DE" w:rsidP="00A410DE">
      <w:r w:rsidRPr="00C72316">
        <w:rPr>
          <w:i/>
        </w:rPr>
        <w:t>Business Name</w:t>
      </w:r>
      <w:r>
        <w:rPr>
          <w:i/>
        </w:rPr>
        <w:t>:</w:t>
      </w:r>
      <w:r>
        <w:t xml:space="preserve">  </w:t>
      </w:r>
      <w:proofErr w:type="spellStart"/>
      <w:r>
        <w:t>Bitfinex</w:t>
      </w:r>
      <w:proofErr w:type="spellEnd"/>
    </w:p>
    <w:p w:rsidR="00A410DE" w:rsidRPr="006F3BEA" w:rsidRDefault="00A410DE" w:rsidP="00A410DE">
      <w:r>
        <w:rPr>
          <w:i/>
        </w:rPr>
        <w:t>Brief History:</w:t>
      </w:r>
      <w:r>
        <w:t xml:space="preserve">  </w:t>
      </w:r>
      <w:r w:rsidRPr="006B6728">
        <w:t xml:space="preserve">The </w:t>
      </w:r>
      <w:proofErr w:type="spellStart"/>
      <w:r w:rsidRPr="006B6728">
        <w:t>Bitfinex</w:t>
      </w:r>
      <w:proofErr w:type="spellEnd"/>
      <w:r w:rsidRPr="006B6728">
        <w:t xml:space="preserve"> trading platform is currently in a beta phase (testing phase). The platform is owned and operated by </w:t>
      </w:r>
      <w:proofErr w:type="spellStart"/>
      <w:r w:rsidRPr="006B6728">
        <w:t>iFinex</w:t>
      </w:r>
      <w:proofErr w:type="spellEnd"/>
      <w:r w:rsidRPr="006B6728">
        <w:t xml:space="preserve"> Inc. (</w:t>
      </w:r>
      <w:proofErr w:type="spellStart"/>
      <w:r w:rsidRPr="006B6728">
        <w:t>Bvi</w:t>
      </w:r>
      <w:proofErr w:type="spellEnd"/>
      <w:r w:rsidRPr="006B6728">
        <w:t xml:space="preserve">), and during this final phase the platform is being prepared to operate under a fully licensed model.  Fascinated by Bitcoin and the new possibilities it gives to people, the </w:t>
      </w:r>
      <w:proofErr w:type="spellStart"/>
      <w:r w:rsidRPr="006B6728">
        <w:t>Bitfinex</w:t>
      </w:r>
      <w:proofErr w:type="spellEnd"/>
      <w:r w:rsidRPr="006B6728">
        <w:t xml:space="preserve">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1" w:name="_Toc431153809"/>
      <w:r w:rsidRPr="00AE557E">
        <w:rPr>
          <w:b/>
        </w:rPr>
        <w:t>Product</w:t>
      </w:r>
      <w:bookmarkEnd w:id="21"/>
    </w:p>
    <w:p w:rsidR="00A410DE" w:rsidRPr="006B6728" w:rsidRDefault="00A410DE" w:rsidP="00A410DE">
      <w:pPr>
        <w:pStyle w:val="ListParagraph"/>
        <w:numPr>
          <w:ilvl w:val="0"/>
          <w:numId w:val="1"/>
        </w:numPr>
      </w:pPr>
      <w:proofErr w:type="spellStart"/>
      <w:r w:rsidRPr="006B6728">
        <w:t>Bitfinex</w:t>
      </w:r>
      <w:proofErr w:type="spellEnd"/>
      <w:r w:rsidRPr="006B6728">
        <w:t xml:space="preserve"> offers a full API to access account and make trades</w:t>
      </w:r>
    </w:p>
    <w:p w:rsidR="00A410DE" w:rsidRPr="006B6728" w:rsidRDefault="00A410DE" w:rsidP="00A410DE">
      <w:pPr>
        <w:pStyle w:val="ListParagraph"/>
        <w:numPr>
          <w:ilvl w:val="0"/>
          <w:numId w:val="1"/>
        </w:numPr>
      </w:pPr>
      <w:r w:rsidRPr="006B6728">
        <w:t>Enhanced security policie</w:t>
      </w:r>
      <w:r>
        <w:t xml:space="preserve">s provided by </w:t>
      </w:r>
      <w:proofErr w:type="spellStart"/>
      <w:r>
        <w:t>BitGo</w:t>
      </w:r>
      <w:proofErr w:type="spellEnd"/>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 xml:space="preserve">Multi-sig hot wallet provided by </w:t>
      </w:r>
      <w:proofErr w:type="spellStart"/>
      <w:r w:rsidRPr="006B6728">
        <w:t>BitGo</w:t>
      </w:r>
      <w:proofErr w:type="spellEnd"/>
      <w:r w:rsidRPr="006B6728">
        <w:t xml:space="preserve">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2" w:name="_Toc431153810"/>
      <w:r w:rsidRPr="00AE557E">
        <w:rPr>
          <w:b/>
        </w:rPr>
        <w:t>Place</w:t>
      </w:r>
      <w:bookmarkEnd w:id="22"/>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3" w:name="_Toc431153811"/>
      <w:r w:rsidRPr="00AE557E">
        <w:rPr>
          <w:b/>
        </w:rPr>
        <w:t>Promotion</w:t>
      </w:r>
      <w:bookmarkEnd w:id="23"/>
    </w:p>
    <w:p w:rsidR="00A410DE" w:rsidRPr="004F2B2E" w:rsidRDefault="00A410DE" w:rsidP="00A410DE">
      <w:proofErr w:type="spellStart"/>
      <w:r>
        <w:t>Bitfinex</w:t>
      </w:r>
      <w:proofErr w:type="spellEnd"/>
      <w:r>
        <w:t xml:space="preserve">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4" w:name="_Toc431153812"/>
      <w:r w:rsidRPr="00AE557E">
        <w:rPr>
          <w:b/>
        </w:rPr>
        <w:t>Price</w:t>
      </w:r>
      <w:bookmarkEnd w:id="24"/>
    </w:p>
    <w:p w:rsidR="00A410DE" w:rsidRPr="00AE79BC" w:rsidRDefault="00A410DE" w:rsidP="00A410DE">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5" w:name="_Toc431153813"/>
      <w:bookmarkStart w:id="26" w:name="_Toc437701346"/>
      <w:r>
        <w:t>Coinbase</w:t>
      </w:r>
      <w:bookmarkEnd w:id="25"/>
      <w:bookmarkEnd w:id="26"/>
    </w:p>
    <w:p w:rsidR="00A410DE" w:rsidRPr="0046387E" w:rsidRDefault="00A410DE" w:rsidP="0046387E">
      <w:pPr>
        <w:ind w:firstLine="720"/>
        <w:rPr>
          <w:b/>
        </w:rPr>
      </w:pPr>
      <w:bookmarkStart w:id="27" w:name="_Toc431153814"/>
      <w:r w:rsidRPr="0046387E">
        <w:rPr>
          <w:b/>
        </w:rPr>
        <w:t>Basic Information</w:t>
      </w:r>
      <w:bookmarkEnd w:id="27"/>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w:t>
      </w:r>
      <w:proofErr w:type="spellStart"/>
      <w:r w:rsidRPr="00260D75">
        <w:t>MtGox’s</w:t>
      </w:r>
      <w:proofErr w:type="spellEnd"/>
      <w:r w:rsidRPr="00260D75">
        <w:t xml:space="preserve">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w:t>
      </w:r>
      <w:proofErr w:type="spellStart"/>
      <w:r w:rsidRPr="00260D75">
        <w:t>Coinbase's</w:t>
      </w:r>
      <w:proofErr w:type="spellEnd"/>
      <w:r w:rsidRPr="00260D75">
        <w:t xml:space="preserve">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8" w:name="_Toc431153815"/>
      <w:r w:rsidRPr="0046387E">
        <w:rPr>
          <w:b/>
        </w:rPr>
        <w:t>Product</w:t>
      </w:r>
      <w:bookmarkEnd w:id="28"/>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9" w:name="_Toc431153816"/>
      <w:r w:rsidRPr="0046387E">
        <w:rPr>
          <w:b/>
        </w:rPr>
        <w:t>Place</w:t>
      </w:r>
      <w:bookmarkEnd w:id="29"/>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30" w:name="_Toc431153817"/>
      <w:r w:rsidRPr="0046387E">
        <w:rPr>
          <w:b/>
        </w:rPr>
        <w:t>Promotion</w:t>
      </w:r>
      <w:bookmarkEnd w:id="30"/>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1" w:name="_Toc431153818"/>
      <w:r w:rsidRPr="0046387E">
        <w:rPr>
          <w:b/>
        </w:rPr>
        <w:t>Price</w:t>
      </w:r>
      <w:bookmarkEnd w:id="31"/>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2" w:name="_Toc431153819"/>
      <w:bookmarkStart w:id="33" w:name="_Toc437701347"/>
      <w:proofErr w:type="spellStart"/>
      <w:r>
        <w:t>BTC_e</w:t>
      </w:r>
      <w:bookmarkEnd w:id="32"/>
      <w:bookmarkEnd w:id="33"/>
      <w:proofErr w:type="spellEnd"/>
    </w:p>
    <w:p w:rsidR="00A410DE" w:rsidRPr="0046387E" w:rsidRDefault="00A410DE" w:rsidP="0046387E">
      <w:pPr>
        <w:ind w:firstLine="720"/>
        <w:rPr>
          <w:b/>
        </w:rPr>
      </w:pPr>
      <w:bookmarkStart w:id="34" w:name="_Toc431153820"/>
      <w:r w:rsidRPr="0046387E">
        <w:rPr>
          <w:b/>
        </w:rPr>
        <w:t>Basic Information</w:t>
      </w:r>
      <w:bookmarkEnd w:id="34"/>
    </w:p>
    <w:p w:rsidR="00A410DE" w:rsidRPr="00EB3AD1" w:rsidRDefault="00A410DE" w:rsidP="00A410DE">
      <w:r w:rsidRPr="00C72316">
        <w:rPr>
          <w:i/>
        </w:rPr>
        <w:t>Business Name</w:t>
      </w:r>
      <w:r>
        <w:rPr>
          <w:i/>
        </w:rPr>
        <w:t>:</w:t>
      </w:r>
      <w:r>
        <w:t xml:space="preserve">  </w:t>
      </w:r>
      <w:proofErr w:type="spellStart"/>
      <w:r>
        <w:t>BTC_e</w:t>
      </w:r>
      <w:proofErr w:type="spellEnd"/>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w:t>
      </w:r>
      <w:proofErr w:type="spellStart"/>
      <w:r w:rsidRPr="00EB3AD1">
        <w:t>MtGox</w:t>
      </w:r>
      <w:proofErr w:type="spellEnd"/>
      <w:r w:rsidRPr="00EB3AD1">
        <w:t xml:space="preserve"> it has taken a larger market share and is now an extremely popular exchange, particularly in Russia where </w:t>
      </w:r>
      <w:r w:rsidRPr="00EB3AD1">
        <w:lastRenderedPageBreak/>
        <w:t xml:space="preserve">bitcoin trading is discouraged.   BTC-e is a Bulgaria-based bitcoin exchange which began trading in 2011. At first the exchange offered trading between bitcoins and multiple physical currencies including US dollars, Russian </w:t>
      </w:r>
      <w:proofErr w:type="spellStart"/>
      <w:r w:rsidRPr="00EB3AD1">
        <w:t>roubles</w:t>
      </w:r>
      <w:proofErr w:type="spellEnd"/>
      <w:r w:rsidRPr="00EB3AD1">
        <w:t xml:space="preserve"> and Euros. BTC-e also supports Litecoin, </w:t>
      </w:r>
      <w:proofErr w:type="spellStart"/>
      <w:r w:rsidRPr="00EB3AD1">
        <w:t>Namecoin</w:t>
      </w:r>
      <w:proofErr w:type="spellEnd"/>
      <w:r w:rsidRPr="00EB3AD1">
        <w:t xml:space="preserve"> and other cryptocurrencies. The site has English and Russian interfaces. These features make it one of the most international and far-reaching of the major exchanges. However, BTC-e </w:t>
      </w:r>
      <w:proofErr w:type="gramStart"/>
      <w:r w:rsidRPr="00EB3AD1">
        <w:t>effectively remains anonymous, which has</w:t>
      </w:r>
      <w:proofErr w:type="gramEnd"/>
      <w:r w:rsidRPr="00EB3AD1">
        <w:t xml:space="preserve"> led to questions about its security and the guarantees it can offer to its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5" w:name="_Toc431153821"/>
      <w:r w:rsidRPr="0046387E">
        <w:rPr>
          <w:b/>
        </w:rPr>
        <w:t>Product</w:t>
      </w:r>
      <w:bookmarkEnd w:id="35"/>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proofErr w:type="spellStart"/>
      <w:r w:rsidRPr="00EB3AD1">
        <w:t>Trollbox</w:t>
      </w:r>
      <w:proofErr w:type="spellEnd"/>
      <w:r w:rsidRPr="00EB3AD1">
        <w:t xml:space="preserve">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 xml:space="preserve">Bitcoin, Litecoin, </w:t>
      </w:r>
      <w:proofErr w:type="spellStart"/>
      <w:r w:rsidRPr="00EB3AD1">
        <w:t>Namecoin</w:t>
      </w:r>
      <w:proofErr w:type="spellEnd"/>
      <w:r w:rsidRPr="00EB3AD1">
        <w:t xml:space="preserve"> and other cryptocurrency trading</w:t>
      </w:r>
    </w:p>
    <w:p w:rsidR="00A410DE" w:rsidRPr="00270182" w:rsidRDefault="00A410DE" w:rsidP="00A410DE">
      <w:proofErr w:type="spellStart"/>
      <w:r w:rsidRPr="00270182">
        <w:t>BTC_e</w:t>
      </w:r>
      <w:proofErr w:type="spellEnd"/>
      <w:r w:rsidRPr="00270182">
        <w:t xml:space="preserv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6" w:name="_Toc431153822"/>
      <w:r w:rsidRPr="0046387E">
        <w:rPr>
          <w:b/>
        </w:rPr>
        <w:t>Place</w:t>
      </w:r>
      <w:bookmarkEnd w:id="36"/>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7" w:name="_Toc431153823"/>
      <w:r w:rsidRPr="0046387E">
        <w:rPr>
          <w:b/>
        </w:rPr>
        <w:t>Promotion</w:t>
      </w:r>
      <w:bookmarkEnd w:id="37"/>
    </w:p>
    <w:p w:rsidR="00A410DE" w:rsidRPr="00270182" w:rsidRDefault="00A410DE" w:rsidP="00A410DE">
      <w:proofErr w:type="spellStart"/>
      <w:r w:rsidRPr="00EB3AD1">
        <w:t>BTC_e</w:t>
      </w:r>
      <w:proofErr w:type="spellEnd"/>
      <w:r w:rsidRPr="00EB3AD1">
        <w:t xml:space="preserve"> uses Facebook and Twitter</w:t>
      </w:r>
      <w:r>
        <w:t xml:space="preserve"> as well as posts on Reddit bitcoin boards</w:t>
      </w:r>
    </w:p>
    <w:p w:rsidR="00A410DE" w:rsidRPr="0046387E" w:rsidRDefault="00A410DE" w:rsidP="0046387E">
      <w:pPr>
        <w:ind w:firstLine="720"/>
        <w:rPr>
          <w:b/>
        </w:rPr>
      </w:pPr>
      <w:bookmarkStart w:id="38" w:name="_Toc431153824"/>
      <w:r w:rsidRPr="0046387E">
        <w:rPr>
          <w:b/>
        </w:rPr>
        <w:t>Price</w:t>
      </w:r>
      <w:bookmarkEnd w:id="38"/>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9" w:name="_Toc431153825"/>
      <w:bookmarkStart w:id="40" w:name="_Toc437701348"/>
      <w:proofErr w:type="spellStart"/>
      <w:r>
        <w:t>LakeBTC</w:t>
      </w:r>
      <w:bookmarkEnd w:id="39"/>
      <w:bookmarkEnd w:id="40"/>
      <w:proofErr w:type="spellEnd"/>
    </w:p>
    <w:p w:rsidR="00A410DE" w:rsidRPr="0046387E" w:rsidRDefault="00A410DE" w:rsidP="0046387E">
      <w:pPr>
        <w:ind w:firstLine="720"/>
        <w:rPr>
          <w:b/>
        </w:rPr>
      </w:pPr>
      <w:bookmarkStart w:id="41" w:name="_Toc431153826"/>
      <w:r w:rsidRPr="0046387E">
        <w:rPr>
          <w:b/>
        </w:rPr>
        <w:t>Basic Information</w:t>
      </w:r>
      <w:bookmarkEnd w:id="41"/>
    </w:p>
    <w:p w:rsidR="00A410DE" w:rsidRPr="00DE33F0" w:rsidRDefault="00A410DE" w:rsidP="00A410DE">
      <w:r w:rsidRPr="00C72316">
        <w:rPr>
          <w:i/>
        </w:rPr>
        <w:lastRenderedPageBreak/>
        <w:t>Business Name</w:t>
      </w:r>
      <w:r>
        <w:rPr>
          <w:i/>
        </w:rPr>
        <w:t xml:space="preserve">:  </w:t>
      </w:r>
      <w:proofErr w:type="spellStart"/>
      <w:r>
        <w:t>LakeBTC</w:t>
      </w:r>
      <w:proofErr w:type="spellEnd"/>
    </w:p>
    <w:p w:rsidR="00A410DE" w:rsidRPr="00DE33F0" w:rsidRDefault="00A410DE" w:rsidP="00A410DE">
      <w:pPr>
        <w:rPr>
          <w:i/>
        </w:rPr>
      </w:pPr>
      <w:r>
        <w:rPr>
          <w:i/>
        </w:rPr>
        <w:t xml:space="preserve">Brief History:  </w:t>
      </w:r>
      <w:proofErr w:type="spellStart"/>
      <w:r w:rsidRPr="00DE33F0">
        <w:t>LakeBTC</w:t>
      </w:r>
      <w:proofErr w:type="spellEnd"/>
      <w:r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Pr="00DE33F0">
        <w:t>LakeBTC</w:t>
      </w:r>
      <w:proofErr w:type="spellEnd"/>
      <w:r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 xml:space="preserve">Thomas </w:t>
      </w:r>
      <w:proofErr w:type="spellStart"/>
      <w:r>
        <w:t>Xie</w:t>
      </w:r>
      <w:proofErr w:type="spellEnd"/>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2" w:name="_Toc431153827"/>
      <w:r w:rsidRPr="0046387E">
        <w:rPr>
          <w:b/>
        </w:rPr>
        <w:t>Product</w:t>
      </w:r>
      <w:bookmarkEnd w:id="42"/>
    </w:p>
    <w:p w:rsidR="00A410DE" w:rsidRPr="00DE33F0" w:rsidRDefault="00A410DE" w:rsidP="00C90D74">
      <w:pPr>
        <w:pStyle w:val="ListParagraph"/>
        <w:numPr>
          <w:ilvl w:val="0"/>
          <w:numId w:val="6"/>
        </w:numPr>
      </w:pPr>
      <w:proofErr w:type="spellStart"/>
      <w:r w:rsidRPr="00DE33F0">
        <w:t>LakeBTC</w:t>
      </w:r>
      <w:proofErr w:type="spellEnd"/>
      <w:r w:rsidRPr="00DE33F0">
        <w:t xml:space="preserve">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3" w:name="_Toc431153828"/>
      <w:r w:rsidRPr="0046387E">
        <w:rPr>
          <w:b/>
        </w:rPr>
        <w:t>Place</w:t>
      </w:r>
      <w:bookmarkEnd w:id="43"/>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4" w:name="_Toc431153829"/>
      <w:r w:rsidRPr="0046387E">
        <w:rPr>
          <w:b/>
        </w:rPr>
        <w:t>Promotion</w:t>
      </w:r>
      <w:bookmarkEnd w:id="44"/>
    </w:p>
    <w:p w:rsidR="00A410DE" w:rsidRPr="00DE33F0" w:rsidRDefault="00A410DE" w:rsidP="00A410DE">
      <w:proofErr w:type="spellStart"/>
      <w:r>
        <w:t>LakeBTC</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5" w:name="_Toc431153830"/>
      <w:r w:rsidRPr="0046387E">
        <w:rPr>
          <w:b/>
        </w:rPr>
        <w:t>Price</w:t>
      </w:r>
      <w:bookmarkEnd w:id="45"/>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6" w:name="_Toc431153831"/>
      <w:bookmarkStart w:id="47" w:name="_Toc437701349"/>
      <w:proofErr w:type="spellStart"/>
      <w:r>
        <w:t>OkCoin_Intl</w:t>
      </w:r>
      <w:bookmarkEnd w:id="46"/>
      <w:bookmarkEnd w:id="47"/>
      <w:proofErr w:type="spellEnd"/>
    </w:p>
    <w:p w:rsidR="00A410DE" w:rsidRPr="0046387E" w:rsidRDefault="00A410DE" w:rsidP="0046387E">
      <w:pPr>
        <w:ind w:firstLine="720"/>
        <w:rPr>
          <w:b/>
        </w:rPr>
      </w:pPr>
      <w:bookmarkStart w:id="48" w:name="_Toc431153832"/>
      <w:r w:rsidRPr="0046387E">
        <w:rPr>
          <w:b/>
        </w:rPr>
        <w:t>Basic Information</w:t>
      </w:r>
      <w:bookmarkEnd w:id="48"/>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 xml:space="preserve">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9" w:name="_Toc431153833"/>
      <w:r w:rsidRPr="0046387E">
        <w:rPr>
          <w:b/>
        </w:rPr>
        <w:t>Product</w:t>
      </w:r>
      <w:bookmarkEnd w:id="49"/>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50" w:name="_Toc431153834"/>
      <w:r w:rsidRPr="0046387E">
        <w:rPr>
          <w:b/>
        </w:rPr>
        <w:t>Place</w:t>
      </w:r>
      <w:bookmarkEnd w:id="50"/>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1" w:name="_Toc431153835"/>
      <w:r w:rsidRPr="0046387E">
        <w:rPr>
          <w:b/>
        </w:rPr>
        <w:t>Promotion</w:t>
      </w:r>
      <w:bookmarkEnd w:id="51"/>
    </w:p>
    <w:p w:rsidR="00A410DE" w:rsidRPr="003644E9" w:rsidRDefault="00A410DE" w:rsidP="00A410DE">
      <w:proofErr w:type="spellStart"/>
      <w:r>
        <w:lastRenderedPageBreak/>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2" w:name="_Toc431153836"/>
      <w:r w:rsidRPr="0046387E">
        <w:rPr>
          <w:b/>
        </w:rPr>
        <w:t>Price</w:t>
      </w:r>
      <w:bookmarkEnd w:id="52"/>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3" w:name="_Toc431153837"/>
      <w:bookmarkStart w:id="54" w:name="_Toc437701350"/>
      <w:r>
        <w:t>Kraken</w:t>
      </w:r>
      <w:bookmarkEnd w:id="53"/>
      <w:bookmarkEnd w:id="54"/>
    </w:p>
    <w:p w:rsidR="00A410DE" w:rsidRPr="0046387E" w:rsidRDefault="00A410DE" w:rsidP="0046387E">
      <w:pPr>
        <w:ind w:firstLine="720"/>
        <w:rPr>
          <w:b/>
        </w:rPr>
      </w:pPr>
      <w:bookmarkStart w:id="55" w:name="_Toc431153838"/>
      <w:r w:rsidRPr="0046387E">
        <w:rPr>
          <w:b/>
        </w:rPr>
        <w:t>Basic Information</w:t>
      </w:r>
      <w:bookmarkEnd w:id="55"/>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w:t>
      </w:r>
      <w:proofErr w:type="spellStart"/>
      <w:r w:rsidRPr="008A05C6">
        <w:t>MtGox</w:t>
      </w:r>
      <w:proofErr w:type="spellEnd"/>
      <w:r w:rsidRPr="008A05C6">
        <w:t xml:space="preserve">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6" w:name="_Toc431153839"/>
      <w:r w:rsidRPr="0046387E">
        <w:rPr>
          <w:b/>
        </w:rPr>
        <w:t>Product</w:t>
      </w:r>
      <w:bookmarkEnd w:id="56"/>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 xml:space="preserve">Bitcoin, Litecoin, </w:t>
      </w:r>
      <w:proofErr w:type="spellStart"/>
      <w:r w:rsidRPr="008A05C6">
        <w:t>Namecoin</w:t>
      </w:r>
      <w:proofErr w:type="spellEnd"/>
      <w:r w:rsidRPr="008A05C6">
        <w:t xml:space="preserve">, </w:t>
      </w:r>
      <w:proofErr w:type="spellStart"/>
      <w:r w:rsidRPr="008A05C6">
        <w:t>Dogecoin</w:t>
      </w:r>
      <w:proofErr w:type="spellEnd"/>
      <w:r w:rsidRPr="008A05C6">
        <w:t xml:space="preserve">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7" w:name="_Toc431153840"/>
      <w:r w:rsidRPr="0046387E">
        <w:rPr>
          <w:b/>
        </w:rPr>
        <w:t>Place</w:t>
      </w:r>
      <w:bookmarkEnd w:id="57"/>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8" w:name="_Toc431153841"/>
      <w:r w:rsidRPr="0046387E">
        <w:rPr>
          <w:b/>
        </w:rPr>
        <w:t>Promotion</w:t>
      </w:r>
      <w:bookmarkEnd w:id="58"/>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9" w:name="_Toc431153842"/>
      <w:r w:rsidRPr="0046387E">
        <w:rPr>
          <w:b/>
        </w:rPr>
        <w:t>Price</w:t>
      </w:r>
      <w:bookmarkEnd w:id="59"/>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60" w:name="_Toc431153843"/>
      <w:bookmarkStart w:id="61" w:name="_Toc437701351"/>
      <w:proofErr w:type="spellStart"/>
      <w:r>
        <w:t>Coinsetter</w:t>
      </w:r>
      <w:bookmarkEnd w:id="60"/>
      <w:bookmarkEnd w:id="61"/>
      <w:proofErr w:type="spellEnd"/>
    </w:p>
    <w:p w:rsidR="00A410DE" w:rsidRPr="0046387E" w:rsidRDefault="00A410DE" w:rsidP="0046387E">
      <w:pPr>
        <w:ind w:firstLine="720"/>
        <w:rPr>
          <w:b/>
        </w:rPr>
      </w:pPr>
      <w:bookmarkStart w:id="62" w:name="_Toc431153844"/>
      <w:r w:rsidRPr="0046387E">
        <w:rPr>
          <w:b/>
        </w:rPr>
        <w:t>Basic Information</w:t>
      </w:r>
      <w:bookmarkEnd w:id="62"/>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3" w:name="_Toc431153845"/>
      <w:r w:rsidRPr="0046387E">
        <w:rPr>
          <w:b/>
        </w:rPr>
        <w:t>Product</w:t>
      </w:r>
      <w:bookmarkEnd w:id="63"/>
    </w:p>
    <w:p w:rsidR="00A410DE" w:rsidRPr="00C67D13" w:rsidRDefault="00A410DE" w:rsidP="00C90D74">
      <w:pPr>
        <w:pStyle w:val="ListParagraph"/>
        <w:numPr>
          <w:ilvl w:val="0"/>
          <w:numId w:val="11"/>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C90D74">
      <w:pPr>
        <w:pStyle w:val="ListParagraph"/>
        <w:numPr>
          <w:ilvl w:val="0"/>
          <w:numId w:val="11"/>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4" w:name="_Toc431153846"/>
      <w:r w:rsidRPr="0046387E">
        <w:rPr>
          <w:b/>
        </w:rPr>
        <w:t>Place</w:t>
      </w:r>
      <w:bookmarkEnd w:id="64"/>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5" w:name="_Toc431153847"/>
      <w:r w:rsidRPr="0046387E">
        <w:rPr>
          <w:b/>
        </w:rPr>
        <w:t>Promotion</w:t>
      </w:r>
      <w:bookmarkEnd w:id="65"/>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6" w:name="_Toc431153848"/>
      <w:r w:rsidRPr="0046387E">
        <w:rPr>
          <w:b/>
        </w:rPr>
        <w:t>Price</w:t>
      </w:r>
      <w:bookmarkEnd w:id="66"/>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t>Coinsetter</w:t>
      </w:r>
      <w:proofErr w:type="spellEnd"/>
      <w:r w:rsidRPr="00781FF5">
        <w:t xml:space="preserve"> offers partner programs to designated market makers on our exchange.</w:t>
      </w:r>
    </w:p>
    <w:p w:rsidR="00A410DE" w:rsidRDefault="00A410DE" w:rsidP="00A410DE">
      <w:pPr>
        <w:pStyle w:val="Heading2"/>
      </w:pPr>
      <w:bookmarkStart w:id="67" w:name="_Toc431153849"/>
      <w:bookmarkStart w:id="68" w:name="_Toc437701352"/>
      <w:proofErr w:type="spellStart"/>
      <w:r>
        <w:t>Cryptsy</w:t>
      </w:r>
      <w:bookmarkEnd w:id="67"/>
      <w:bookmarkEnd w:id="68"/>
      <w:proofErr w:type="spellEnd"/>
    </w:p>
    <w:p w:rsidR="00A410DE" w:rsidRPr="0046387E" w:rsidRDefault="00A410DE" w:rsidP="0046387E">
      <w:pPr>
        <w:ind w:firstLine="720"/>
        <w:rPr>
          <w:b/>
        </w:rPr>
      </w:pPr>
      <w:bookmarkStart w:id="69" w:name="_Toc431153850"/>
      <w:r w:rsidRPr="0046387E">
        <w:rPr>
          <w:b/>
        </w:rPr>
        <w:t>Basic Information</w:t>
      </w:r>
      <w:bookmarkEnd w:id="69"/>
    </w:p>
    <w:p w:rsidR="00A410DE" w:rsidRPr="008F3082" w:rsidRDefault="00A410DE" w:rsidP="00A410DE">
      <w:r w:rsidRPr="00C72316">
        <w:rPr>
          <w:i/>
        </w:rPr>
        <w:t>Business Name</w:t>
      </w:r>
      <w:r>
        <w:rPr>
          <w:i/>
        </w:rPr>
        <w:t>:</w:t>
      </w:r>
      <w:r>
        <w:t xml:space="preserve">  </w:t>
      </w:r>
      <w:proofErr w:type="spellStart"/>
      <w:r>
        <w:t>Cryptsy</w:t>
      </w:r>
      <w:proofErr w:type="spellEnd"/>
    </w:p>
    <w:p w:rsidR="00A410DE" w:rsidRPr="008F3082" w:rsidRDefault="00A410DE" w:rsidP="00A410DE">
      <w:r>
        <w:rPr>
          <w:i/>
        </w:rPr>
        <w:t xml:space="preserve">Brief History:  </w:t>
      </w:r>
      <w:proofErr w:type="spellStart"/>
      <w:r w:rsidRPr="008F3082">
        <w:t>Cryptsy</w:t>
      </w:r>
      <w:proofErr w:type="spellEnd"/>
      <w:r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 xml:space="preserve">it is designed to act specifically as an exchange for a huge range of different cryptocurrencies. </w:t>
      </w:r>
      <w:proofErr w:type="spellStart"/>
      <w:r w:rsidRPr="008F3082">
        <w:t>Cryptsy</w:t>
      </w:r>
      <w:proofErr w:type="spellEnd"/>
      <w:r w:rsidRPr="008F3082">
        <w:t xml:space="preserve"> is based in Florida and was launched in May 2013. It currently offers trading between pairs of over 100 types of cryptocurrency.  In the near future, </w:t>
      </w:r>
      <w:proofErr w:type="spellStart"/>
      <w:r w:rsidRPr="008F3082">
        <w:t>Cryptsy</w:t>
      </w:r>
      <w:proofErr w:type="spellEnd"/>
      <w:r w:rsidRPr="008F3082">
        <w:t xml:space="preserve">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 xml:space="preserve">Because </w:t>
      </w:r>
      <w:proofErr w:type="spellStart"/>
      <w:r w:rsidRPr="008F3082">
        <w:t>Cryptsy</w:t>
      </w:r>
      <w:proofErr w:type="spellEnd"/>
      <w:r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Pr="008F3082">
        <w:t>Cryptsy</w:t>
      </w:r>
      <w:proofErr w:type="spellEnd"/>
      <w:r w:rsidRPr="008F3082">
        <w:t xml:space="preserve">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70" w:name="_Toc431153851"/>
      <w:r w:rsidRPr="0046387E">
        <w:rPr>
          <w:b/>
        </w:rPr>
        <w:t>Product</w:t>
      </w:r>
      <w:bookmarkEnd w:id="70"/>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1" w:name="_Toc431153852"/>
      <w:r w:rsidRPr="0046387E">
        <w:rPr>
          <w:b/>
        </w:rPr>
        <w:t>Place</w:t>
      </w:r>
      <w:bookmarkEnd w:id="71"/>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2" w:name="_Toc431153853"/>
      <w:r w:rsidRPr="0046387E">
        <w:rPr>
          <w:b/>
        </w:rPr>
        <w:t>Promotion</w:t>
      </w:r>
      <w:bookmarkEnd w:id="72"/>
    </w:p>
    <w:p w:rsidR="00A410DE" w:rsidRPr="00FC2487" w:rsidRDefault="00A410DE" w:rsidP="00A410DE">
      <w:proofErr w:type="spellStart"/>
      <w:r>
        <w:t>C</w:t>
      </w:r>
      <w:r w:rsidRPr="008F3082">
        <w:t>ryptsy</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3" w:name="_Toc431153854"/>
      <w:r w:rsidRPr="0046387E">
        <w:rPr>
          <w:b/>
        </w:rPr>
        <w:t>Price</w:t>
      </w:r>
      <w:bookmarkEnd w:id="73"/>
    </w:p>
    <w:p w:rsidR="00A410DE" w:rsidRDefault="00A410DE" w:rsidP="00A410DE">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410DE" w:rsidRDefault="00A410DE" w:rsidP="0046387E">
      <w:pPr>
        <w:pStyle w:val="Heading2"/>
        <w:jc w:val="center"/>
      </w:pPr>
      <w:bookmarkStart w:id="74" w:name="_Toc431153855"/>
      <w:bookmarkStart w:id="75" w:name="_Toc437701353"/>
      <w:r>
        <w:t>Critical Success Factors Matrix</w:t>
      </w:r>
      <w:bookmarkEnd w:id="74"/>
      <w:bookmarkEnd w:id="75"/>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6" w:name="_Toc431153856"/>
      <w:r w:rsidRPr="0046387E">
        <w:rPr>
          <w:b/>
        </w:rPr>
        <w:t>Price</w:t>
      </w:r>
      <w:bookmarkEnd w:id="76"/>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7" w:name="_Toc431153857"/>
      <w:r w:rsidRPr="0046387E">
        <w:rPr>
          <w:b/>
        </w:rPr>
        <w:t>Customer Service</w:t>
      </w:r>
      <w:bookmarkEnd w:id="77"/>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8" w:name="_Toc431153858"/>
      <w:r w:rsidRPr="0046387E">
        <w:rPr>
          <w:b/>
        </w:rPr>
        <w:t>Available Products</w:t>
      </w:r>
      <w:bookmarkEnd w:id="78"/>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9" w:name="_Toc431153859"/>
      <w:r w:rsidRPr="0046387E">
        <w:rPr>
          <w:b/>
        </w:rPr>
        <w:t>Security</w:t>
      </w:r>
      <w:bookmarkEnd w:id="79"/>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80" w:name="_Toc431153860"/>
      <w:r w:rsidRPr="0046387E">
        <w:rPr>
          <w:b/>
        </w:rPr>
        <w:t>Critical Success Factors Matrix</w:t>
      </w:r>
      <w:bookmarkEnd w:id="80"/>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1" w:name="_Toc437701354"/>
      <w:r>
        <w:t>Company Background</w:t>
      </w:r>
      <w:bookmarkEnd w:id="81"/>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2" w:name="_Toc437087834"/>
      <w:bookmarkStart w:id="83" w:name="_Toc437701355"/>
      <w:r>
        <w:t>Management Team</w:t>
      </w:r>
      <w:bookmarkEnd w:id="82"/>
      <w:bookmarkEnd w:id="83"/>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4" w:name="_Toc437087835"/>
      <w:bookmarkStart w:id="85" w:name="_Toc437701356"/>
      <w:r>
        <w:t>Support Staff</w:t>
      </w:r>
      <w:bookmarkEnd w:id="84"/>
      <w:bookmarkEnd w:id="85"/>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6" w:name="_Toc437087836"/>
      <w:bookmarkStart w:id="87" w:name="_Toc437701357"/>
      <w:r>
        <w:lastRenderedPageBreak/>
        <w:t>Organization Chart</w:t>
      </w:r>
      <w:bookmarkEnd w:id="86"/>
      <w:bookmarkEnd w:id="87"/>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8" w:name="_Toc437701358"/>
      <w:r>
        <w:t>Macro Marketing Challenges</w:t>
      </w:r>
      <w:bookmarkEnd w:id="88"/>
    </w:p>
    <w:p w:rsidR="003A7C8E" w:rsidRDefault="00665216" w:rsidP="003A7C8E">
      <w:r w:rsidRPr="00010A72">
        <w:rPr>
          <w:highlight w:val="yellow"/>
        </w:rPr>
        <w:t>Finished first draft</w:t>
      </w:r>
    </w:p>
    <w:p w:rsidR="00512ED2" w:rsidRDefault="00512ED2" w:rsidP="00512ED2">
      <w:pPr>
        <w:pStyle w:val="Body"/>
        <w:rPr>
          <w:b/>
          <w:bCs/>
        </w:rPr>
      </w:pPr>
      <w:r>
        <w:rPr>
          <w:rFonts w:eastAsia="Arial Unicode MS" w:cs="Arial Unicode MS"/>
          <w:b/>
          <w:bCs/>
        </w:rPr>
        <w:t>Year 1:</w:t>
      </w:r>
    </w:p>
    <w:p w:rsidR="00512ED2" w:rsidRDefault="00512ED2" w:rsidP="00512ED2">
      <w:pPr>
        <w:pStyle w:val="Body"/>
      </w:pPr>
      <w:r>
        <w:rPr>
          <w:b/>
          <w:bCs/>
        </w:rPr>
        <w:tab/>
      </w:r>
      <w:r>
        <w:rPr>
          <w:rFonts w:eastAsia="Arial Unicode MS" w:cs="Arial Unicode MS"/>
        </w:rPr>
        <w:t xml:space="preserve">What are we going to do, how much of it are we going to do, when </w:t>
      </w:r>
      <w:proofErr w:type="gramStart"/>
      <w:r>
        <w:rPr>
          <w:rFonts w:eastAsia="Arial Unicode MS" w:cs="Arial Unicode MS"/>
        </w:rPr>
        <w:t>will we</w:t>
      </w:r>
      <w:proofErr w:type="gramEnd"/>
      <w:r>
        <w:rPr>
          <w:rFonts w:eastAsia="Arial Unicode MS" w:cs="Arial Unicode MS"/>
        </w:rPr>
        <w:t xml:space="preserve"> do it by.</w:t>
      </w:r>
    </w:p>
    <w:p w:rsidR="00512ED2" w:rsidRDefault="00512ED2" w:rsidP="00C90D74">
      <w:pPr>
        <w:pStyle w:val="Body"/>
        <w:widowControl/>
        <w:numPr>
          <w:ilvl w:val="1"/>
          <w:numId w:val="36"/>
        </w:numPr>
      </w:pPr>
      <w:proofErr w:type="spellStart"/>
      <w:r>
        <w:rPr>
          <w:rFonts w:eastAsia="Arial Unicode MS" w:cs="Arial Unicode MS"/>
        </w:rPr>
        <w:t>Aquire</w:t>
      </w:r>
      <w:proofErr w:type="spellEnd"/>
      <w:r>
        <w:rPr>
          <w:rFonts w:eastAsia="Arial Unicode MS" w:cs="Arial Unicode MS"/>
        </w:rPr>
        <w:t xml:space="preserve"> 100,000 users by the end of our first year of operation.</w:t>
      </w:r>
    </w:p>
    <w:p w:rsidR="00512ED2" w:rsidRDefault="00512ED2" w:rsidP="00C90D74">
      <w:pPr>
        <w:pStyle w:val="Body"/>
        <w:widowControl/>
        <w:numPr>
          <w:ilvl w:val="1"/>
          <w:numId w:val="36"/>
        </w:numPr>
      </w:pPr>
      <w:r>
        <w:rPr>
          <w:rFonts w:eastAsia="Arial Unicode MS" w:cs="Arial Unicode MS"/>
        </w:rPr>
        <w:t xml:space="preserve">Establish a 5% of total volume or </w:t>
      </w:r>
      <w:r w:rsidRPr="007B4234">
        <w:rPr>
          <w:rFonts w:eastAsia="Arial Unicode MS" w:cs="Arial Unicode MS"/>
          <w:highlight w:val="yellow"/>
        </w:rPr>
        <w:t>20,000</w:t>
      </w:r>
      <w:r>
        <w:rPr>
          <w:rFonts w:eastAsia="Arial Unicode MS" w:cs="Arial Unicode MS"/>
        </w:rPr>
        <w:t xml:space="preserve"> daily </w:t>
      </w:r>
      <w:proofErr w:type="gramStart"/>
      <w:r>
        <w:rPr>
          <w:rFonts w:eastAsia="Arial Unicode MS" w:cs="Arial Unicode MS"/>
        </w:rPr>
        <w:t>volume</w:t>
      </w:r>
      <w:proofErr w:type="gramEnd"/>
      <w:r>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 and Twitter and have at least 1,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ease user base by end of year 250,000</w:t>
      </w:r>
    </w:p>
    <w:p w:rsidR="00512ED2" w:rsidRDefault="00512ED2" w:rsidP="00C90D74">
      <w:pPr>
        <w:pStyle w:val="Body"/>
        <w:widowControl/>
        <w:numPr>
          <w:ilvl w:val="1"/>
          <w:numId w:val="36"/>
        </w:numPr>
      </w:pPr>
      <w:r>
        <w:rPr>
          <w:rFonts w:eastAsia="Arial Unicode MS" w:cs="Arial Unicode MS"/>
        </w:rPr>
        <w:t>increase volume by end of year</w:t>
      </w:r>
    </w:p>
    <w:p w:rsidR="00512ED2" w:rsidRDefault="00512ED2" w:rsidP="00C90D74">
      <w:pPr>
        <w:pStyle w:val="Body"/>
        <w:widowControl/>
        <w:numPr>
          <w:ilvl w:val="1"/>
          <w:numId w:val="36"/>
        </w:numPr>
      </w:pPr>
      <w:r>
        <w:rPr>
          <w:rFonts w:eastAsia="Arial Unicode MS" w:cs="Arial Unicode MS"/>
        </w:rPr>
        <w:lastRenderedPageBreak/>
        <w:t>increase follows</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t>Year 3:</w:t>
      </w:r>
    </w:p>
    <w:p w:rsidR="00512ED2" w:rsidRDefault="00512ED2" w:rsidP="00C90D74">
      <w:pPr>
        <w:pStyle w:val="Body"/>
        <w:widowControl/>
        <w:numPr>
          <w:ilvl w:val="1"/>
          <w:numId w:val="37"/>
        </w:numPr>
      </w:pPr>
      <w:r>
        <w:rPr>
          <w:rFonts w:eastAsia="Arial Unicode MS" w:cs="Arial Unicode MS"/>
        </w:rPr>
        <w:t>Increase user base by end of year 1,0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9" w:name="_Toc437701359"/>
      <w:r>
        <w:t>Macro SWOT Analysis</w:t>
      </w:r>
      <w:bookmarkEnd w:id="89"/>
    </w:p>
    <w:p w:rsidR="003A7C8E" w:rsidRDefault="00665216" w:rsidP="003A7C8E">
      <w:r w:rsidRPr="00010A72">
        <w:rPr>
          <w:highlight w:val="yellow"/>
        </w:rPr>
        <w:t>Finished first draft</w:t>
      </w:r>
    </w:p>
    <w:p w:rsidR="00C90D74" w:rsidRDefault="00C90D74" w:rsidP="00C90D74">
      <w:pPr>
        <w:pStyle w:val="Body"/>
        <w:ind w:firstLine="720"/>
        <w:rPr>
          <w:color w:val="0070C0"/>
          <w:u w:color="0070C0"/>
        </w:rPr>
      </w:pPr>
      <w:proofErr w:type="spellStart"/>
      <w:proofErr w:type="gramStart"/>
      <w:r>
        <w:rPr>
          <w:u w:color="0070C0"/>
        </w:rPr>
        <w:t>Aquire</w:t>
      </w:r>
      <w:proofErr w:type="spellEnd"/>
      <w:r>
        <w:rPr>
          <w:u w:color="0070C0"/>
        </w:rPr>
        <w:t xml:space="preserve"> 1,000 users by the end of our first year of operation.</w:t>
      </w:r>
      <w:proofErr w:type="gramEnd"/>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1"/>
              </w:numPr>
              <w:pBdr>
                <w:top w:val="nil"/>
                <w:left w:val="nil"/>
                <w:bottom w:val="nil"/>
                <w:right w:val="nil"/>
                <w:between w:val="nil"/>
                <w:bar w:val="nil"/>
              </w:pBdr>
              <w:contextualSpacing w:val="0"/>
            </w:pPr>
            <w:r>
              <w:t xml:space="preserve">If government change </w:t>
            </w:r>
            <w:proofErr w:type="spellStart"/>
            <w:r>
              <w:t>there</w:t>
            </w:r>
            <w:proofErr w:type="spellEnd"/>
            <w:r>
              <w:t xml:space="preserve"> view of bitcoin the market could collaps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lastRenderedPageBreak/>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rPr>
          <w:u w:color="0070C0"/>
        </w:rPr>
        <w:t>Establish a 20,000 daily vol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t>Establish a presence on Facebook and Twitter and have at least 1,000 followers by within 6 months of operation</w:t>
      </w:r>
      <w:r>
        <w:rPr>
          <w:u w:color="0070C0"/>
        </w:rPr>
        <w:t>.</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9"/>
              </w:numPr>
              <w:pBdr>
                <w:top w:val="nil"/>
                <w:left w:val="nil"/>
                <w:bottom w:val="nil"/>
                <w:right w:val="nil"/>
                <w:between w:val="nil"/>
                <w:bar w:val="nil"/>
              </w:pBdr>
              <w:contextualSpacing w:val="0"/>
            </w:pPr>
            <w:r>
              <w:t xml:space="preserve">If </w:t>
            </w:r>
            <w:proofErr w:type="gramStart"/>
            <w:r>
              <w:t>user have</w:t>
            </w:r>
            <w:proofErr w:type="gramEnd"/>
            <w:r>
              <w:t xml:space="preser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lastRenderedPageBreak/>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3A7C8E"/>
    <w:p w:rsidR="003A7C8E" w:rsidRDefault="003A7C8E" w:rsidP="0046387E">
      <w:pPr>
        <w:pStyle w:val="Heading1"/>
      </w:pPr>
      <w:bookmarkStart w:id="90" w:name="_Toc437701360"/>
      <w:r>
        <w:t>Segmentation</w:t>
      </w:r>
      <w:bookmarkEnd w:id="90"/>
    </w:p>
    <w:p w:rsidR="003A7C8E" w:rsidRDefault="00665216" w:rsidP="003A7C8E">
      <w:r w:rsidRPr="00010A72">
        <w:rPr>
          <w:highlight w:val="yellow"/>
        </w:rPr>
        <w:t>Finished first draft</w:t>
      </w:r>
    </w:p>
    <w:p w:rsidR="00C90D74" w:rsidRDefault="00C90D74" w:rsidP="00C90D74">
      <w:pPr>
        <w:pStyle w:val="Body"/>
        <w:rPr>
          <w:b/>
          <w:bCs/>
        </w:rPr>
      </w:pPr>
      <w:r>
        <w:rPr>
          <w:rFonts w:eastAsia="Arial Unicode MS" w:cs="Arial Unicode MS"/>
          <w:b/>
          <w:bCs/>
          <w:lang w:val="fr-FR"/>
        </w:rPr>
        <w:t>Macro Segment 1</w:t>
      </w:r>
    </w:p>
    <w:p w:rsidR="00C90D74" w:rsidRDefault="00C90D74" w:rsidP="00C90D74">
      <w:pPr>
        <w:pStyle w:val="Body"/>
      </w:pPr>
      <w:r>
        <w:rPr>
          <w:rFonts w:eastAsia="Arial Unicode MS" w:cs="Arial Unicode MS"/>
        </w:rPr>
        <w:t>Domestic Bitcoin users</w:t>
      </w:r>
    </w:p>
    <w:p w:rsidR="00C90D74" w:rsidRDefault="00C90D74" w:rsidP="00C90D74">
      <w:pPr>
        <w:pStyle w:val="Body"/>
        <w:rPr>
          <w:b/>
          <w:bCs/>
        </w:rPr>
      </w:pPr>
      <w:r>
        <w:tab/>
      </w:r>
      <w:r>
        <w:rPr>
          <w:rFonts w:eastAsia="Arial Unicode MS" w:cs="Arial Unicode MS"/>
          <w:b/>
          <w:bCs/>
        </w:rPr>
        <w:t>Micro Segment 1: Contractors/freelanc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orks as an independent contractor or a freelancer</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tive on social media platforms (e.g., Facebook, twitter, </w:t>
      </w:r>
      <w:proofErr w:type="spellStart"/>
      <w:r>
        <w:t>istagram</w:t>
      </w:r>
      <w:proofErr w:type="spellEnd"/>
      <w:r>
        <w:t>)</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highlight w:val="yellow"/>
        </w:rPr>
      </w:pPr>
      <w:r w:rsidRPr="008C1BBA">
        <w:rPr>
          <w:highlight w:val="yellow"/>
        </w:rPr>
        <w:t>Belongs to Reddit</w:t>
      </w:r>
    </w:p>
    <w:p w:rsidR="00C90D74" w:rsidRDefault="00C90D74" w:rsidP="00C90D74">
      <w:pPr>
        <w:pStyle w:val="Body"/>
        <w:ind w:left="1440"/>
        <w:rPr>
          <w:b/>
          <w:bCs/>
          <w:i/>
          <w:iCs/>
        </w:rPr>
      </w:pPr>
      <w:r>
        <w:rPr>
          <w:b/>
          <w:bCs/>
          <w:i/>
          <w:iCs/>
        </w:rPr>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contractors, freelancers and other individuals to safely convert wages paid in </w:t>
      </w:r>
      <w:proofErr w:type="spellStart"/>
      <w:r>
        <w:t>cryto</w:t>
      </w:r>
      <w:proofErr w:type="spellEnd"/>
      <w:r>
        <w:t>-currencie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have </w:t>
      </w:r>
      <w:r w:rsidRPr="008C1BBA">
        <w:rPr>
          <w:highlight w:val="yellow"/>
        </w:rPr>
        <w:t>10,000</w:t>
      </w:r>
      <w:r>
        <w:t xml:space="preserve"> contractors 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2"/>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3"/>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4"/>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5"/>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People who want to buy goods and services with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The currency exchange online wallet will enable customers to quickly convert cash into crypto currency to make online purchases.</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We will sign up 50,000 people to our online wallet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ind w:firstLine="720"/>
        <w:rPr>
          <w:b/>
          <w:bCs/>
        </w:rPr>
      </w:pPr>
      <w:r>
        <w:rPr>
          <w:b/>
          <w:bCs/>
        </w:rPr>
        <w:t>Micro Segment 3: Merchants accepting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4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5,000</w:t>
      </w:r>
    </w:p>
    <w:p w:rsidR="00C90D74" w:rsidRDefault="00C90D74" w:rsidP="00C90D74">
      <w:pPr>
        <w:pStyle w:val="Body"/>
        <w:ind w:left="1440"/>
        <w:rPr>
          <w:b/>
          <w:bCs/>
          <w:i/>
          <w:iCs/>
        </w:rPr>
      </w:pPr>
      <w:r>
        <w:rPr>
          <w:b/>
          <w:bCs/>
          <w:i/>
          <w:iCs/>
        </w:rPr>
        <w:lastRenderedPageBreak/>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Owns a business</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Bitcointalk.org</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been to Reddit</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credit and or deb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urrency exchange merchant service account allows you to take crypto currency payments, provided a safe and </w:t>
      </w:r>
      <w:proofErr w:type="spellStart"/>
      <w:r>
        <w:t>realiable</w:t>
      </w:r>
      <w:proofErr w:type="spellEnd"/>
      <w:r>
        <w:t xml:space="preserve"> place for you to convert crypto payment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Sign up </w:t>
      </w:r>
      <w:r w:rsidRPr="009B0291">
        <w:rPr>
          <w:highlight w:val="yellow"/>
        </w:rPr>
        <w:t>50,000</w:t>
      </w:r>
      <w:r>
        <w:t xml:space="preserve"> merchants to our merchant account within 12 months </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rPr>
          <w:b/>
          <w:bCs/>
        </w:rPr>
      </w:pPr>
      <w:r>
        <w:rPr>
          <w:rFonts w:eastAsia="Arial Unicode MS" w:cs="Arial Unicode MS"/>
          <w:b/>
          <w:bCs/>
          <w:lang w:val="fr-FR"/>
        </w:rPr>
        <w:t>Macro Segment 2</w:t>
      </w:r>
    </w:p>
    <w:p w:rsidR="00C90D74" w:rsidRDefault="00C90D74" w:rsidP="00C90D74">
      <w:pPr>
        <w:pStyle w:val="Body"/>
      </w:pPr>
      <w:r>
        <w:rPr>
          <w:rFonts w:eastAsia="Arial Unicode MS" w:cs="Arial Unicode MS"/>
        </w:rPr>
        <w:t>International Bitcoin users</w:t>
      </w:r>
    </w:p>
    <w:p w:rsidR="00C90D74" w:rsidRDefault="00C90D74" w:rsidP="00C90D74">
      <w:pPr>
        <w:pStyle w:val="Body"/>
        <w:rPr>
          <w:b/>
          <w:bCs/>
        </w:rPr>
      </w:pPr>
      <w:r>
        <w:lastRenderedPageBreak/>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Pr="00C82F4A">
        <w:rPr>
          <w:highlight w:val="yellow"/>
        </w:rPr>
        <w:t>5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0"/>
              </w:numPr>
              <w:pBdr>
                <w:top w:val="nil"/>
                <w:left w:val="nil"/>
                <w:bottom w:val="nil"/>
                <w:right w:val="nil"/>
                <w:between w:val="nil"/>
                <w:bar w:val="nil"/>
              </w:pBdr>
              <w:contextualSpacing w:val="0"/>
            </w:pPr>
            <w:r>
              <w:lastRenderedPageBreak/>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1"/>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2"/>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3"/>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Organizations requesting donation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a non-profit charity</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online donation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rypto-currencies are a fast and cheap way to move money across international borders, currency exchange make accepting crypto donations safe and eas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Obtain 10,000 non-profit charities 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4"/>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5"/>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6"/>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7"/>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t>Product</w:t>
      </w:r>
      <w:bookmarkEnd w:id="91"/>
    </w:p>
    <w:p w:rsidR="00665216" w:rsidRPr="009F4AA1" w:rsidRDefault="00665216" w:rsidP="00665216">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lastRenderedPageBreak/>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w:t>
      </w:r>
      <w:r>
        <w:rPr>
          <w:rFonts w:cs="Times New Roman"/>
          <w:szCs w:val="24"/>
        </w:rPr>
        <w:lastRenderedPageBreak/>
        <w:t xml:space="preserve">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lastRenderedPageBreak/>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t>Promotion</w:t>
      </w:r>
      <w:bookmarkEnd w:id="107"/>
    </w:p>
    <w:p w:rsidR="0087792D" w:rsidRDefault="0087792D" w:rsidP="0087792D">
      <w:r>
        <w:t xml:space="preserve">Promotional efforts will be divided into four primary activities; Social media posting, </w:t>
      </w:r>
      <w:r>
        <w:lastRenderedPageBreak/>
        <w:t>Networking at conferences, print media adds and email campaign.</w:t>
      </w:r>
    </w:p>
    <w:p w:rsidR="0087792D" w:rsidRDefault="0087792D" w:rsidP="0087792D">
      <w:pPr>
        <w:pStyle w:val="Heading2"/>
      </w:pPr>
      <w:bookmarkStart w:id="108" w:name="_Toc437091703"/>
      <w:bookmarkStart w:id="109" w:name="_Toc437701371"/>
      <w:r>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lastRenderedPageBreak/>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t>Supply Chain</w:t>
      </w:r>
      <w:bookmarkEnd w:id="121"/>
      <w:bookmarkEnd w:id="122"/>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t>Operation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 xml:space="preserve">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1"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1"/>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911F08">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b/>
                                      <w:bCs/>
                                      <w:color w:val="FFFFFF"/>
                                      <w:sz w:val="24"/>
                                      <w:szCs w:val="24"/>
                                    </w:rPr>
                                    <w:t>Q2</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5000</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600</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16.19</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911F08" w:rsidRDefault="00911F08"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911F08">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b/>
                                <w:bCs/>
                                <w:color w:val="FFFFFF"/>
                                <w:sz w:val="24"/>
                                <w:szCs w:val="24"/>
                              </w:rPr>
                              <w:t>Q2</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5000</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600</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16.19</w:t>
                            </w:r>
                          </w:p>
                        </w:tc>
                      </w:tr>
                      <w:tr w:rsidR="00911F08">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911F08" w:rsidRDefault="00911F08">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911F08" w:rsidRDefault="00911F08"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2" w:name="_Toc437701392"/>
      <w:r>
        <w:t>Financial Statements</w:t>
      </w:r>
      <w:bookmarkEnd w:id="142"/>
    </w:p>
    <w:p w:rsidR="00422E79" w:rsidRPr="00B51C8B" w:rsidRDefault="00422E79" w:rsidP="00422E79">
      <w:pPr>
        <w:rPr>
          <w:color w:val="0070C0"/>
        </w:rPr>
      </w:pPr>
      <w:r w:rsidRPr="00B51C8B">
        <w:rPr>
          <w:color w:val="0070C0"/>
        </w:rPr>
        <w:t>Balance Sheet</w:t>
      </w:r>
    </w:p>
    <w:p w:rsidR="00422E79" w:rsidRPr="00B51C8B" w:rsidRDefault="00422E79" w:rsidP="00422E79">
      <w:pPr>
        <w:rPr>
          <w:color w:val="0070C0"/>
        </w:rPr>
      </w:pPr>
      <w:r w:rsidRPr="00B51C8B">
        <w:rPr>
          <w:color w:val="0070C0"/>
        </w:rPr>
        <w:tab/>
      </w:r>
      <w:proofErr w:type="gramStart"/>
      <w:r w:rsidRPr="00B51C8B">
        <w:rPr>
          <w:color w:val="0070C0"/>
        </w:rPr>
        <w:t>assets</w:t>
      </w:r>
      <w:proofErr w:type="gramEnd"/>
      <w:r w:rsidRPr="00B51C8B">
        <w:rPr>
          <w:color w:val="0070C0"/>
        </w:rPr>
        <w:t xml:space="preserve"> = Liabilities + Owner Equity</w:t>
      </w:r>
    </w:p>
    <w:p w:rsidR="00422E79" w:rsidRPr="00B51C8B" w:rsidRDefault="00422E79" w:rsidP="00422E79">
      <w:pPr>
        <w:rPr>
          <w:color w:val="0070C0"/>
        </w:rPr>
      </w:pPr>
      <w:r w:rsidRPr="00B51C8B">
        <w:rPr>
          <w:color w:val="0070C0"/>
        </w:rPr>
        <w:t>Income Statement</w:t>
      </w:r>
    </w:p>
    <w:p w:rsidR="00422E79" w:rsidRPr="00B51C8B" w:rsidRDefault="00422E79" w:rsidP="00422E79">
      <w:pPr>
        <w:rPr>
          <w:color w:val="0070C0"/>
        </w:rPr>
      </w:pPr>
      <w:r w:rsidRPr="00B51C8B">
        <w:rPr>
          <w:color w:val="0070C0"/>
        </w:rPr>
        <w:tab/>
        <w:t>Net Profit = Sales Revenue - Expenses</w:t>
      </w:r>
    </w:p>
    <w:p w:rsidR="00422E79" w:rsidRPr="00B51C8B" w:rsidRDefault="00422E79" w:rsidP="00422E79">
      <w:pPr>
        <w:rPr>
          <w:color w:val="0070C0"/>
        </w:rPr>
      </w:pPr>
      <w:r w:rsidRPr="00B51C8B">
        <w:rPr>
          <w:color w:val="0070C0"/>
        </w:rPr>
        <w:lastRenderedPageBreak/>
        <w:t>Statement of Cash Flows</w:t>
      </w:r>
    </w:p>
    <w:p w:rsidR="00422E79" w:rsidRPr="00B51C8B" w:rsidRDefault="00422E79" w:rsidP="00422E79">
      <w:pPr>
        <w:rPr>
          <w:color w:val="0070C0"/>
        </w:rPr>
      </w:pPr>
      <w:r w:rsidRPr="00B51C8B">
        <w:rPr>
          <w:color w:val="0070C0"/>
        </w:rPr>
        <w:tab/>
      </w:r>
      <w:proofErr w:type="gramStart"/>
      <w:r w:rsidRPr="00B51C8B">
        <w:rPr>
          <w:color w:val="0070C0"/>
        </w:rPr>
        <w:t>change</w:t>
      </w:r>
      <w:proofErr w:type="gramEnd"/>
      <w:r w:rsidRPr="00B51C8B">
        <w:rPr>
          <w:color w:val="0070C0"/>
        </w:rPr>
        <w:t xml:space="preserve"> in </w:t>
      </w:r>
      <w:proofErr w:type="spellStart"/>
      <w:r w:rsidRPr="00B51C8B">
        <w:rPr>
          <w:color w:val="0070C0"/>
        </w:rPr>
        <w:t>firmst</w:t>
      </w:r>
      <w:proofErr w:type="spellEnd"/>
      <w:r w:rsidRPr="00B51C8B">
        <w:rPr>
          <w:color w:val="0070C0"/>
        </w:rPr>
        <w:t xml:space="preserve"> working capital</w:t>
      </w:r>
    </w:p>
    <w:p w:rsidR="00422E79" w:rsidRPr="00B51C8B" w:rsidRDefault="00422E79" w:rsidP="00422E79">
      <w:pPr>
        <w:rPr>
          <w:color w:val="0070C0"/>
        </w:rPr>
      </w:pPr>
      <w:r w:rsidRPr="00B51C8B">
        <w:rPr>
          <w:color w:val="0070C0"/>
        </w:rPr>
        <w:tab/>
      </w:r>
      <w:proofErr w:type="gramStart"/>
      <w:r w:rsidRPr="00B51C8B">
        <w:rPr>
          <w:color w:val="0070C0"/>
        </w:rPr>
        <w:t>sources</w:t>
      </w:r>
      <w:proofErr w:type="gramEnd"/>
      <w:r w:rsidRPr="00B51C8B">
        <w:rPr>
          <w:color w:val="0070C0"/>
        </w:rPr>
        <w:t xml:space="preserve"> and uses of funds by time</w:t>
      </w:r>
    </w:p>
    <w:p w:rsidR="00422E79" w:rsidRPr="00B51C8B" w:rsidRDefault="00422E79" w:rsidP="00422E79">
      <w:pPr>
        <w:rPr>
          <w:color w:val="0070C0"/>
        </w:rPr>
      </w:pPr>
    </w:p>
    <w:p w:rsidR="00422E79" w:rsidRPr="00B51C8B" w:rsidRDefault="00422E79" w:rsidP="00422E79">
      <w:pPr>
        <w:rPr>
          <w:color w:val="0070C0"/>
        </w:rPr>
      </w:pPr>
      <w:proofErr w:type="spellStart"/>
      <w:r w:rsidRPr="00B51C8B">
        <w:rPr>
          <w:color w:val="0070C0"/>
        </w:rPr>
        <w:t>Anual</w:t>
      </w:r>
      <w:proofErr w:type="spellEnd"/>
      <w:r w:rsidRPr="00B51C8B">
        <w:rPr>
          <w:color w:val="0070C0"/>
        </w:rPr>
        <w:t xml:space="preserve"> cost</w:t>
      </w:r>
    </w:p>
    <w:p w:rsidR="00422E79" w:rsidRPr="00B51C8B" w:rsidRDefault="00422E79" w:rsidP="00422E79">
      <w:pPr>
        <w:rPr>
          <w:color w:val="0070C0"/>
        </w:rPr>
      </w:pPr>
      <w:r w:rsidRPr="00B51C8B">
        <w:rPr>
          <w:color w:val="0070C0"/>
        </w:rPr>
        <w:t>Rent</w:t>
      </w:r>
    </w:p>
    <w:p w:rsidR="00422E79" w:rsidRPr="00B51C8B" w:rsidRDefault="00422E79" w:rsidP="00422E79">
      <w:pPr>
        <w:rPr>
          <w:color w:val="0070C0"/>
        </w:rPr>
      </w:pPr>
      <w:r w:rsidRPr="00B51C8B">
        <w:rPr>
          <w:color w:val="0070C0"/>
        </w:rPr>
        <w:t>Insurance</w:t>
      </w:r>
    </w:p>
    <w:p w:rsidR="00422E79" w:rsidRPr="00B51C8B" w:rsidRDefault="00422E79" w:rsidP="00422E79">
      <w:pPr>
        <w:rPr>
          <w:color w:val="0070C0"/>
        </w:rPr>
      </w:pPr>
      <w:r w:rsidRPr="00B51C8B">
        <w:rPr>
          <w:color w:val="0070C0"/>
        </w:rPr>
        <w:t>Salaries</w:t>
      </w:r>
    </w:p>
    <w:p w:rsidR="00422E79" w:rsidRPr="00B51C8B" w:rsidRDefault="00422E79" w:rsidP="00422E79">
      <w:pPr>
        <w:rPr>
          <w:color w:val="0070C0"/>
        </w:rPr>
      </w:pPr>
      <w:proofErr w:type="spellStart"/>
      <w:r w:rsidRPr="00B51C8B">
        <w:rPr>
          <w:color w:val="0070C0"/>
        </w:rPr>
        <w:t>Utilites</w:t>
      </w:r>
      <w:proofErr w:type="spellEnd"/>
    </w:p>
    <w:p w:rsidR="00422E79" w:rsidRPr="00B51C8B" w:rsidRDefault="00422E79" w:rsidP="00422E79">
      <w:pPr>
        <w:rPr>
          <w:color w:val="0070C0"/>
        </w:rPr>
      </w:pPr>
    </w:p>
    <w:p w:rsidR="00422E79" w:rsidRPr="00B51C8B" w:rsidRDefault="00422E79" w:rsidP="00422E79">
      <w:pPr>
        <w:rPr>
          <w:color w:val="0070C0"/>
        </w:rPr>
      </w:pPr>
    </w:p>
    <w:p w:rsidR="00422E79" w:rsidRPr="00B51C8B" w:rsidRDefault="00422E79" w:rsidP="00422E79">
      <w:pPr>
        <w:rPr>
          <w:color w:val="0070C0"/>
        </w:rPr>
      </w:pPr>
      <w:proofErr w:type="gramStart"/>
      <w:r w:rsidRPr="00B51C8B">
        <w:rPr>
          <w:color w:val="0070C0"/>
        </w:rPr>
        <w:t>cost</w:t>
      </w:r>
      <w:proofErr w:type="gramEnd"/>
      <w:r w:rsidRPr="00B51C8B">
        <w:rPr>
          <w:color w:val="0070C0"/>
        </w:rPr>
        <w:t xml:space="preserve"> fixed and variable</w:t>
      </w:r>
    </w:p>
    <w:p w:rsidR="00422E79" w:rsidRPr="00B51C8B" w:rsidRDefault="00422E79" w:rsidP="00422E79">
      <w:pPr>
        <w:rPr>
          <w:color w:val="0070C0"/>
        </w:rPr>
      </w:pPr>
    </w:p>
    <w:p w:rsidR="00422E79" w:rsidRPr="00B51C8B" w:rsidRDefault="00422E79" w:rsidP="00422E79">
      <w:pPr>
        <w:rPr>
          <w:color w:val="0070C0"/>
        </w:rPr>
      </w:pPr>
      <w:r w:rsidRPr="00B51C8B">
        <w:rPr>
          <w:color w:val="0070C0"/>
        </w:rPr>
        <w:t>Break even analysis</w:t>
      </w:r>
    </w:p>
    <w:p w:rsidR="00422E79" w:rsidRPr="00422E79" w:rsidRDefault="00422E79" w:rsidP="00422E79"/>
    <w:p w:rsidR="003A7C8E" w:rsidRDefault="003A7C8E" w:rsidP="0046387E">
      <w:pPr>
        <w:pStyle w:val="Heading1"/>
      </w:pPr>
      <w:bookmarkStart w:id="143" w:name="_Toc437701393"/>
      <w:r>
        <w:t>Exit Strategy</w:t>
      </w:r>
      <w:bookmarkEnd w:id="143"/>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44" w:name="_Toc437701394"/>
      <w:r>
        <w:t>Appendix</w:t>
      </w:r>
      <w:bookmarkEnd w:id="144"/>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lastRenderedPageBreak/>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spellStart"/>
      <w:proofErr w:type="gramStart"/>
      <w:r>
        <w:t>Bitfinex</w:t>
      </w:r>
      <w:proofErr w:type="spellEnd"/>
      <w:r>
        <w:t>.</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spellStart"/>
      <w:proofErr w:type="gramStart"/>
      <w:r>
        <w:t>BTC_e</w:t>
      </w:r>
      <w:proofErr w:type="spellEnd"/>
      <w:r>
        <w:t>.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spellStart"/>
      <w:proofErr w:type="gramStart"/>
      <w:r>
        <w:t>LakeBTC</w:t>
      </w:r>
      <w:proofErr w:type="spellEnd"/>
      <w:r>
        <w:t>.</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1F08" w:rsidRDefault="00911F08" w:rsidP="00120532">
      <w:pPr>
        <w:spacing w:line="240" w:lineRule="auto"/>
      </w:pPr>
      <w:r>
        <w:separator/>
      </w:r>
    </w:p>
  </w:endnote>
  <w:endnote w:type="continuationSeparator" w:id="0">
    <w:p w:rsidR="00911F08" w:rsidRDefault="00911F08"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1F08" w:rsidRDefault="00911F08" w:rsidP="00120532">
      <w:pPr>
        <w:spacing w:line="240" w:lineRule="auto"/>
      </w:pPr>
      <w:r>
        <w:separator/>
      </w:r>
    </w:p>
  </w:footnote>
  <w:footnote w:type="continuationSeparator" w:id="0">
    <w:p w:rsidR="00911F08" w:rsidRDefault="00911F08"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1F08" w:rsidRDefault="00911F08">
    <w:pPr>
      <w:pStyle w:val="Header"/>
    </w:pPr>
    <w:r>
      <w:t xml:space="preserve">James LeBlanc </w:t>
    </w:r>
    <w:r>
      <w:tab/>
      <w:t>Currency Exchange</w:t>
    </w:r>
    <w:r>
      <w:tab/>
    </w:r>
    <w:r>
      <w:fldChar w:fldCharType="begin"/>
    </w:r>
    <w:r>
      <w:instrText xml:space="preserve"> PAGE   \* MERGEFORMAT </w:instrText>
    </w:r>
    <w:r>
      <w:fldChar w:fldCharType="separate"/>
    </w:r>
    <w:r w:rsidR="00D04951">
      <w:rPr>
        <w:noProof/>
      </w:rPr>
      <w:t>1</w:t>
    </w:r>
    <w:r>
      <w:rPr>
        <w:noProof/>
      </w:rPr>
      <w:fldChar w:fldCharType="end"/>
    </w:r>
  </w:p>
  <w:p w:rsidR="00911F08" w:rsidRDefault="00911F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75pt;height:18.75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8C66C88A"/>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1378B"/>
    <w:rsid w:val="00120532"/>
    <w:rsid w:val="001336D5"/>
    <w:rsid w:val="00145809"/>
    <w:rsid w:val="00164316"/>
    <w:rsid w:val="00167DA3"/>
    <w:rsid w:val="0018371B"/>
    <w:rsid w:val="00184B34"/>
    <w:rsid w:val="001A70B3"/>
    <w:rsid w:val="001B55E9"/>
    <w:rsid w:val="001B7657"/>
    <w:rsid w:val="001D5B5B"/>
    <w:rsid w:val="001E4076"/>
    <w:rsid w:val="001E454A"/>
    <w:rsid w:val="001F5003"/>
    <w:rsid w:val="00204432"/>
    <w:rsid w:val="002128AC"/>
    <w:rsid w:val="0021361E"/>
    <w:rsid w:val="002136A6"/>
    <w:rsid w:val="00224CC3"/>
    <w:rsid w:val="00232639"/>
    <w:rsid w:val="002375E6"/>
    <w:rsid w:val="00270E93"/>
    <w:rsid w:val="002B2BAD"/>
    <w:rsid w:val="002C3095"/>
    <w:rsid w:val="002D447D"/>
    <w:rsid w:val="002E0357"/>
    <w:rsid w:val="002F0F22"/>
    <w:rsid w:val="00304701"/>
    <w:rsid w:val="00331353"/>
    <w:rsid w:val="00350CB9"/>
    <w:rsid w:val="00365BD5"/>
    <w:rsid w:val="00382D68"/>
    <w:rsid w:val="00384890"/>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2D74"/>
    <w:rsid w:val="0049340C"/>
    <w:rsid w:val="004A6CA7"/>
    <w:rsid w:val="004D68DF"/>
    <w:rsid w:val="00500690"/>
    <w:rsid w:val="00512ED2"/>
    <w:rsid w:val="00525716"/>
    <w:rsid w:val="00526139"/>
    <w:rsid w:val="0056529C"/>
    <w:rsid w:val="00584EE3"/>
    <w:rsid w:val="00586176"/>
    <w:rsid w:val="005A352E"/>
    <w:rsid w:val="005D1608"/>
    <w:rsid w:val="005D1791"/>
    <w:rsid w:val="005D34DC"/>
    <w:rsid w:val="005D3E6E"/>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648B1"/>
    <w:rsid w:val="00784AE6"/>
    <w:rsid w:val="00792342"/>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826AA"/>
    <w:rsid w:val="00B86714"/>
    <w:rsid w:val="00B91490"/>
    <w:rsid w:val="00B92ADD"/>
    <w:rsid w:val="00BA2977"/>
    <w:rsid w:val="00BA6EDC"/>
    <w:rsid w:val="00BB2F38"/>
    <w:rsid w:val="00BB4FFD"/>
    <w:rsid w:val="00BE7C5B"/>
    <w:rsid w:val="00BF63D2"/>
    <w:rsid w:val="00C073C4"/>
    <w:rsid w:val="00C12FA7"/>
    <w:rsid w:val="00C17027"/>
    <w:rsid w:val="00C21924"/>
    <w:rsid w:val="00C24C34"/>
    <w:rsid w:val="00C30483"/>
    <w:rsid w:val="00C331D7"/>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61EF3"/>
    <w:rsid w:val="00D62AF9"/>
    <w:rsid w:val="00D81C65"/>
    <w:rsid w:val="00D86B8C"/>
    <w:rsid w:val="00D90721"/>
    <w:rsid w:val="00D91DFF"/>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C0E56"/>
    <w:rsid w:val="00EF2652"/>
    <w:rsid w:val="00F01244"/>
    <w:rsid w:val="00F102D1"/>
    <w:rsid w:val="00F11A71"/>
    <w:rsid w:val="00F17294"/>
    <w:rsid w:val="00F41E28"/>
    <w:rsid w:val="00F50EE7"/>
    <w:rsid w:val="00F5799A"/>
    <w:rsid w:val="00F715A2"/>
    <w:rsid w:val="00F7209E"/>
    <w:rsid w:val="00FB4066"/>
    <w:rsid w:val="00FB7D79"/>
    <w:rsid w:val="00FC6B24"/>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449E51-7E78-4EDE-8C41-4B5206343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76</Pages>
  <Words>15129</Words>
  <Characters>86241</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11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56</cp:revision>
  <dcterms:created xsi:type="dcterms:W3CDTF">2015-09-06T16:29:00Z</dcterms:created>
  <dcterms:modified xsi:type="dcterms:W3CDTF">2015-12-1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